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93057" w14:textId="77777777" w:rsidR="000F7CD5" w:rsidRPr="000F7CD5" w:rsidRDefault="000F7CD5" w:rsidP="000F7CD5">
      <w:pPr>
        <w:pStyle w:val="Titel"/>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4 Hertie School of Government, Berlin</w:t>
      </w:r>
    </w:p>
    <w:p w14:paraId="04C04A66" w14:textId="77777777" w:rsidR="000F7CD5" w:rsidRPr="000F7CD5" w:rsidRDefault="000F7CD5">
      <w:pPr>
        <w:rPr>
          <w:lang w:val="en-US"/>
        </w:rPr>
      </w:pPr>
    </w:p>
    <w:p w14:paraId="4E0D3470" w14:textId="278CF32B" w:rsidR="00A60819" w:rsidRDefault="00A60819" w:rsidP="000F7CD5">
      <w:pPr>
        <w:pStyle w:val="berschrift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77777777" w:rsidR="005A218D" w:rsidRDefault="005A218D" w:rsidP="005A218D">
      <w:pPr>
        <w:keepNext/>
      </w:pPr>
      <w:r>
        <w:rPr>
          <w:noProof/>
          <w:lang w:eastAsia="en-GB"/>
        </w:rPr>
        <w:drawing>
          <wp:inline distT="0" distB="0" distL="0" distR="0" wp14:anchorId="3C2989EC" wp14:editId="4766F865">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7">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p>
    <w:p w14:paraId="51CD4688" w14:textId="21CAFA04" w:rsidR="005A218D" w:rsidRDefault="005A218D" w:rsidP="005A218D">
      <w:pPr>
        <w:pStyle w:val="Beschriftung"/>
        <w:rPr>
          <w:lang w:val="en-US"/>
        </w:rPr>
      </w:pPr>
      <w:r>
        <w:t xml:space="preserve">Figure </w:t>
      </w:r>
      <w:r w:rsidR="00DD0C6A">
        <w:fldChar w:fldCharType="begin"/>
      </w:r>
      <w:r w:rsidR="00DD0C6A">
        <w:instrText xml:space="preserve"> SEQ Figure \* ARABIC </w:instrText>
      </w:r>
      <w:r w:rsidR="00DD0C6A">
        <w:fldChar w:fldCharType="separate"/>
      </w:r>
      <w:r>
        <w:rPr>
          <w:noProof/>
        </w:rPr>
        <w:t>1</w:t>
      </w:r>
      <w:r w:rsidR="00DD0C6A">
        <w:rPr>
          <w:noProof/>
        </w:rPr>
        <w:fldChar w:fldCharType="end"/>
      </w:r>
      <w:r>
        <w:t>: Urban climate change mitigation publications by year and discipline</w:t>
      </w:r>
    </w:p>
    <w:p w14:paraId="4B17A653" w14:textId="77777777" w:rsidR="005A218D" w:rsidRDefault="005A218D" w:rsidP="00A60819">
      <w:pPr>
        <w:rPr>
          <w:lang w:val="en-US"/>
        </w:rPr>
      </w:pPr>
    </w:p>
    <w:p w14:paraId="22AFD035" w14:textId="03EACDA1" w:rsidR="00A60819" w:rsidRDefault="009132D4" w:rsidP="00A60819">
      <w:pPr>
        <w:keepNext/>
      </w:pPr>
      <w:r>
        <w:rPr>
          <w:noProof/>
          <w:lang w:eastAsia="en-GB"/>
        </w:rPr>
        <w:lastRenderedPageBreak/>
        <w:drawing>
          <wp:inline distT="0" distB="0" distL="0" distR="0" wp14:anchorId="61DF4EC3" wp14:editId="410DB635">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p>
    <w:p w14:paraId="655988B8" w14:textId="5B6204EF" w:rsidR="00A60819" w:rsidRPr="00960E20" w:rsidRDefault="00A60819" w:rsidP="00A60819">
      <w:pPr>
        <w:pStyle w:val="Beschriftung"/>
        <w:rPr>
          <w:rPrChange w:id="0" w:author="Max Callaghan" w:date="2017-06-16T15:32:00Z">
            <w:rPr>
              <w:lang w:val="en-US"/>
            </w:rPr>
          </w:rPrChange>
        </w:rPr>
      </w:pPr>
      <w:commentRangeStart w:id="1"/>
      <w:r w:rsidRPr="00A60819">
        <w:rPr>
          <w:highlight w:val="yellow"/>
        </w:rPr>
        <w:t xml:space="preserve">Figure </w:t>
      </w:r>
      <w:r w:rsidRPr="00A60819">
        <w:rPr>
          <w:highlight w:val="yellow"/>
        </w:rPr>
        <w:fldChar w:fldCharType="begin"/>
      </w:r>
      <w:r w:rsidRPr="00A60819">
        <w:rPr>
          <w:highlight w:val="yellow"/>
        </w:rPr>
        <w:instrText xml:space="preserve"> SEQ Figure \* ARABIC </w:instrText>
      </w:r>
      <w:r w:rsidRPr="00A60819">
        <w:rPr>
          <w:highlight w:val="yellow"/>
        </w:rPr>
        <w:fldChar w:fldCharType="separate"/>
      </w:r>
      <w:r w:rsidR="005A218D">
        <w:rPr>
          <w:noProof/>
          <w:highlight w:val="yellow"/>
        </w:rPr>
        <w:t>2</w:t>
      </w:r>
      <w:r w:rsidRPr="00A60819">
        <w:rPr>
          <w:highlight w:val="yellow"/>
        </w:rPr>
        <w:fldChar w:fldCharType="end"/>
      </w:r>
      <w:r w:rsidRPr="00A60819">
        <w:rPr>
          <w:highlight w:val="yellow"/>
        </w:rPr>
        <w:t>: IPCC references of the urban mitigation literature, by topic (111 papers in total).</w:t>
      </w:r>
      <w:commentRangeEnd w:id="1"/>
      <w:ins w:id="2" w:author="Max Callaghan" w:date="2017-06-16T15:30:00Z">
        <w:r w:rsidR="00960E20">
          <w:rPr>
            <w:highlight w:val="yellow"/>
          </w:rPr>
          <w:t xml:space="preserve"> R</w:t>
        </w:r>
      </w:ins>
      <w:ins w:id="3" w:author="Max Callaghan" w:date="2017-06-16T15:31:00Z">
        <w:r w:rsidR="00960E20">
          <w:rPr>
            <w:highlight w:val="yellow"/>
          </w:rPr>
          <w:t>eferences were scraped from IPCC assessment reports, and matched with ou</w:t>
        </w:r>
      </w:ins>
      <w:ins w:id="4" w:author="Max Callaghan" w:date="2017-06-16T15:32:00Z">
        <w:r w:rsidR="00960E20">
          <w:rPr>
            <w:highlight w:val="yellow"/>
          </w:rPr>
          <w:t>r</w:t>
        </w:r>
      </w:ins>
      <w:ins w:id="5" w:author="Max Callaghan" w:date="2017-06-16T15:31:00Z">
        <w:r w:rsidR="00960E20">
          <w:rPr>
            <w:highlight w:val="yellow"/>
          </w:rPr>
          <w:t xml:space="preserve"> database. Matches were counted</w:t>
        </w:r>
      </w:ins>
      <w:ins w:id="6" w:author="Max Callaghan" w:date="2017-06-16T15:32:00Z">
        <w:r w:rsidR="00960E20">
          <w:rPr>
            <w:highlight w:val="yellow"/>
          </w:rPr>
          <w:t xml:space="preserve"> in a topic bar if the topic score for that document was above 0.015</w:t>
        </w:r>
      </w:ins>
      <w:ins w:id="7" w:author="Max Callaghan" w:date="2017-06-16T15:31:00Z">
        <w:r w:rsidR="00960E20">
          <w:rPr>
            <w:highlight w:val="yellow"/>
          </w:rPr>
          <w:t xml:space="preserve"> </w:t>
        </w:r>
      </w:ins>
      <w:r w:rsidRPr="00A60819">
        <w:rPr>
          <w:rStyle w:val="Kommentarzeichen"/>
          <w:i w:val="0"/>
          <w:iCs w:val="0"/>
          <w:color w:val="auto"/>
          <w:highlight w:val="yellow"/>
          <w:lang w:val="de-DE" w:bidi="he-IL"/>
        </w:rPr>
        <w:commentReference w:id="1"/>
      </w:r>
    </w:p>
    <w:p w14:paraId="36DEDB5A" w14:textId="77777777" w:rsidR="00A60819" w:rsidRDefault="00A60819" w:rsidP="00A60819">
      <w:pPr>
        <w:rPr>
          <w:lang w:val="en-US"/>
        </w:rPr>
      </w:pPr>
    </w:p>
    <w:p w14:paraId="4D778569" w14:textId="5DF9ECD2" w:rsidR="00A60819" w:rsidRDefault="009132D4" w:rsidP="00A60819">
      <w:pPr>
        <w:keepNext/>
      </w:pPr>
      <w:r>
        <w:rPr>
          <w:noProof/>
          <w:lang w:eastAsia="en-GB"/>
        </w:rPr>
        <w:lastRenderedPageBreak/>
        <w:drawing>
          <wp:inline distT="0" distB="0" distL="0" distR="0" wp14:anchorId="57FF1EE9" wp14:editId="652B77BD">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p>
    <w:p w14:paraId="1E91E3BD" w14:textId="4E69DC89" w:rsidR="00A60819" w:rsidRDefault="00A60819" w:rsidP="00A60819">
      <w:pPr>
        <w:pStyle w:val="Beschriftung"/>
        <w:rPr>
          <w:lang w:val="en-US"/>
        </w:rPr>
      </w:pPr>
      <w:r>
        <w:t xml:space="preserve">Figure </w:t>
      </w:r>
      <w:fldSimple w:instr=" SEQ Figure \* ARABIC ">
        <w:r w:rsidR="005A218D">
          <w:rPr>
            <w:noProof/>
          </w:rPr>
          <w:t>3</w:t>
        </w:r>
      </w:fldSimple>
      <w:r>
        <w:t>: Years found in abstracts by largest topic</w:t>
      </w:r>
      <w:r w:rsidR="00EE73FF">
        <w:tab/>
      </w:r>
      <w:r w:rsidR="000B0CC4">
        <w:t>. Dots represent a single data point for topics where the number of years found is n&lt;10. Box plots are calculated where n&gt;10.</w:t>
      </w:r>
      <w:ins w:id="8" w:author="Max Callaghan" w:date="2017-06-16T15:33:00Z">
        <w:r w:rsidR="00960E20">
          <w:t xml:space="preserve">The high Chi squared score </w:t>
        </w:r>
      </w:ins>
      <w:ins w:id="9" w:author="Max Callaghan" w:date="2017-06-16T15:34:00Z">
        <w:r w:rsidR="00960E20">
          <w:t xml:space="preserve">strongly </w:t>
        </w:r>
      </w:ins>
      <w:ins w:id="10" w:author="Max Callaghan" w:date="2017-06-16T15:33:00Z">
        <w:r w:rsidR="00960E20">
          <w:t>suggests that the distribution of years in documents is not</w:t>
        </w:r>
      </w:ins>
      <w:ins w:id="11" w:author="Max Callaghan" w:date="2017-06-16T15:34:00Z">
        <w:r w:rsidR="00960E20">
          <w:t xml:space="preserve"> independent of the document topic assignment.</w:t>
        </w:r>
      </w:ins>
    </w:p>
    <w:p w14:paraId="5FF2D9F5" w14:textId="77777777" w:rsidR="000F7CD5" w:rsidRDefault="000F7CD5" w:rsidP="000F7CD5">
      <w:pPr>
        <w:pStyle w:val="berschrift2"/>
        <w:numPr>
          <w:ilvl w:val="0"/>
          <w:numId w:val="4"/>
        </w:numPr>
        <w:rPr>
          <w:lang w:val="en-US"/>
        </w:rPr>
      </w:pPr>
      <w:r w:rsidRPr="000F7CD5">
        <w:rPr>
          <w:lang w:val="en-US"/>
        </w:rPr>
        <w:t>Search query</w:t>
      </w:r>
    </w:p>
    <w:p w14:paraId="02A080F9" w14:textId="77777777" w:rsidR="000F7CD5" w:rsidRDefault="000F7CD5" w:rsidP="000F7CD5">
      <w:pPr>
        <w:rPr>
          <w:lang w:val="en-US"/>
        </w:rPr>
      </w:pP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w:t>
      </w:r>
      <w:r>
        <w:rPr>
          <w:lang w:val="en-US"/>
        </w:rPr>
        <w:lastRenderedPageBreak/>
        <w:t xml:space="preserve">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026AB92" w14:textId="77777777" w:rsidR="0093599E" w:rsidRPr="0093599E" w:rsidRDefault="0093599E" w:rsidP="000F7CD5"/>
    <w:p w14:paraId="7718DEC2" w14:textId="77777777" w:rsidR="0093599E" w:rsidRDefault="0093599E" w:rsidP="000F7CD5">
      <w:pPr>
        <w:rPr>
          <w:lang w:val="en-US"/>
        </w:rPr>
      </w:pPr>
    </w:p>
    <w:p w14:paraId="1D25B6AA" w14:textId="372C7943"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7745BA" w:rsidRPr="000A7D71">
        <w:rPr>
          <w:lang w:val="en-US"/>
        </w:rPr>
        <w:t>,</w:t>
      </w:r>
      <w:r w:rsidR="005525BB" w:rsidRPr="000A7D71">
        <w:rPr>
          <w:lang w:val="en-US"/>
        </w:rPr>
        <w:t xml:space="preserve"> for an unrestricted time period (the final search was performed on </w:t>
      </w:r>
      <w:r w:rsidR="005525BB" w:rsidRPr="000A7D71">
        <w:rPr>
          <w:highlight w:val="yellow"/>
          <w:lang w:val="en-US"/>
        </w:rPr>
        <w:t>XX</w:t>
      </w:r>
      <w:r w:rsidR="005525BB" w:rsidRPr="000A7D71">
        <w:rPr>
          <w:lang w:val="en-US"/>
        </w:rPr>
        <w:t>), and</w:t>
      </w:r>
      <w:r w:rsidR="007745BA" w:rsidRPr="000A7D71">
        <w:rPr>
          <w:lang w:val="en-US"/>
        </w:rPr>
        <w:t xml:space="preserve"> for</w:t>
      </w:r>
      <w:r w:rsidR="005525BB" w:rsidRPr="000A7D71">
        <w:rPr>
          <w:lang w:val="en-US"/>
        </w:rPr>
        <w:t xml:space="preserve"> all document types.</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berschrift2"/>
        <w:numPr>
          <w:ilvl w:val="1"/>
          <w:numId w:val="4"/>
        </w:numPr>
        <w:rPr>
          <w:lang w:val="en-US"/>
        </w:rPr>
      </w:pPr>
      <w:r w:rsidRPr="000F7CD5">
        <w:rPr>
          <w:lang w:val="en-US"/>
        </w:rPr>
        <w:lastRenderedPageBreak/>
        <w:t>Transport</w:t>
      </w:r>
    </w:p>
    <w:tbl>
      <w:tblPr>
        <w:tblStyle w:val="Tabellenraster"/>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commu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regulat*" OR "governance" OR "codes" OR "standards" OR "tax*" OR "compliance" OR "zoning" OR "pricing" OR "planning" OR (("public" OR "state" OR "government" OR "infrastructure") NEAR/3 ("investment*" OR "procurement" OR "financ*")) OR ("information campaign" OR "marketing" OR "participatory" OR "public awareness" OR "education" OR "cooperation" OR "labels" OR "certifi*")))</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climat* chang*" OR "global warm*" OR "carbon emission*" OR "greenhouse gas" OR GHG OR CO2) NEAR/3 mitigation) OR decarboni*ation OR "energy demand reduction*" OR "energy efficienc*" OR ("low carbon" AND "climat* chang*"))</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2C2D61">
        <w:trPr>
          <w:trHeight w:val="1677"/>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charg*" OR "tax" OR "pric*" OR "policy") AND ("transport*" OR "traffic" OR "vehicle" OR "car" OR "travel" OR "urban")) OR TS = "parking management"</w:t>
            </w:r>
          </w:p>
        </w:tc>
      </w:tr>
    </w:tbl>
    <w:p w14:paraId="7D54C02A" w14:textId="77777777" w:rsidR="00DE12A3" w:rsidRDefault="00B85F7F" w:rsidP="00DE12A3">
      <w:pPr>
        <w:ind w:left="360"/>
        <w:rPr>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5DA9A832" w14:textId="77777777" w:rsidR="000F7CD5" w:rsidRPr="000F7CD5" w:rsidRDefault="000F7CD5" w:rsidP="000F7CD5">
      <w:pPr>
        <w:pStyle w:val="berschrift2"/>
        <w:numPr>
          <w:ilvl w:val="1"/>
          <w:numId w:val="4"/>
        </w:numPr>
        <w:rPr>
          <w:lang w:val="en-US"/>
        </w:rPr>
      </w:pPr>
      <w:r w:rsidRPr="000F7CD5">
        <w:rPr>
          <w:lang w:val="en-US"/>
        </w:rPr>
        <w:lastRenderedPageBreak/>
        <w:t>Buildings</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A555DFF" w14:textId="5E4CA1D3" w:rsidR="008F4040" w:rsidRDefault="00D46110" w:rsidP="003F7C0F">
            <w:pPr>
              <w:rPr>
                <w:lang w:val="en-US"/>
              </w:rPr>
            </w:pPr>
            <w:r>
              <w:rPr>
                <w:lang w:val="en-US"/>
              </w:rPr>
              <w:t xml:space="preserve">TS = </w:t>
            </w:r>
            <w:r w:rsidR="008F4040" w:rsidRPr="002C2D61">
              <w:rPr>
                <w:lang w:val="en-US"/>
              </w:rPr>
              <w:t>(“heating” OR “cooling” OR “thermal comfort” OR “air condition*” OR “thermostat”)</w:t>
            </w:r>
          </w:p>
        </w:tc>
        <w:tc>
          <w:tcPr>
            <w:tcW w:w="2835" w:type="dxa"/>
            <w:vMerge w:val="restart"/>
            <w:tcBorders>
              <w:top w:val="single" w:sz="4" w:space="0" w:color="auto"/>
              <w:left w:val="single" w:sz="4" w:space="0" w:color="auto"/>
              <w:right w:val="single" w:sz="4" w:space="0" w:color="auto"/>
            </w:tcBorders>
            <w:vAlign w:val="center"/>
          </w:tcPr>
          <w:p w14:paraId="3804016A" w14:textId="776E5D45" w:rsidR="008F4040" w:rsidRDefault="00D46110" w:rsidP="00397AC0">
            <w:pPr>
              <w:rPr>
                <w:lang w:val="en-US"/>
              </w:rPr>
            </w:pPr>
            <w:r>
              <w:rPr>
                <w:lang w:val="en-US"/>
              </w:rPr>
              <w:t xml:space="preserve">AND TS = </w:t>
            </w:r>
            <w:r w:rsidR="008F4040" w:rsidRPr="002C2D61">
              <w:rPr>
                <w:lang w:val="en-US"/>
              </w:rPr>
              <w:t>((“energy” OR “carbon” OR “CO2” OR “material*”</w:t>
            </w:r>
            <w:r w:rsidR="008F4040">
              <w:rPr>
                <w:lang w:val="en-US"/>
              </w:rPr>
              <w:t xml:space="preserve"> OR “GHG” OR “greenhouse gas”</w:t>
            </w:r>
            <w:r w:rsidR="008F4040" w:rsidRPr="002C2D61">
              <w:rPr>
                <w:lang w:val="en-US"/>
              </w:rPr>
              <w:t>) NEAR/3 (“saving*” OR “conservation” OR “perform*” OR “efficiency” )) AND ("building*"</w:t>
            </w:r>
            <w:r w:rsidR="008F4040">
              <w:rPr>
                <w:lang w:val="en-US"/>
              </w:rPr>
              <w:t xml:space="preserve"> OR “occupant*”</w:t>
            </w:r>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FFD0FA2" w:rsidR="008F4040" w:rsidRPr="003F7C0F" w:rsidRDefault="00D46110" w:rsidP="00397AC0">
            <w:pPr>
              <w:rPr>
                <w:lang w:val="en-GB"/>
              </w:rPr>
            </w:pPr>
            <w:r>
              <w:rPr>
                <w:lang w:val="en-US"/>
              </w:rPr>
              <w:t xml:space="preserve">AND TS = </w:t>
            </w:r>
            <w:r w:rsidR="008F4040" w:rsidRPr="00397AC0">
              <w:rPr>
                <w:lang w:val="en-US"/>
              </w:rPr>
              <w:t>(("subsid*" OR "incentive*" OR "grant*" OR "regulat*" OR "governance" OR "codes" OR "standards" OR "tax*" OR "compliance" OR (("public" OR "state" OR "government" OR "infrastructure") NEAR/3 ("investment*" OR "procurement" OR "financ*")) OR (“information campaign” OR “marketing” OR “participatory” OR “public awareness” OR “education” OR “cooperation” OR “labels” OR "certifi*")))</w:t>
            </w:r>
          </w:p>
        </w:tc>
      </w:tr>
      <w:tr w:rsidR="008F4040" w:rsidRPr="00AF46A8" w14:paraId="02C9EC66" w14:textId="77777777" w:rsidTr="004B36F7">
        <w:trPr>
          <w:trHeight w:val="1514"/>
        </w:trPr>
        <w:tc>
          <w:tcPr>
            <w:tcW w:w="3119" w:type="dxa"/>
            <w:tcBorders>
              <w:right w:val="single" w:sz="4" w:space="0" w:color="auto"/>
            </w:tcBorders>
          </w:tcPr>
          <w:p w14:paraId="4598C70F" w14:textId="77777777" w:rsidR="008F4040" w:rsidRPr="002C2D61" w:rsidRDefault="008F4040" w:rsidP="003F7C0F">
            <w:pPr>
              <w:rPr>
                <w:b/>
                <w:lang w:val="en-US"/>
              </w:rPr>
            </w:pPr>
            <w:r w:rsidRPr="002C2D61">
              <w:rPr>
                <w:b/>
                <w:lang w:val="en-US"/>
              </w:rPr>
              <w:t>Appliances</w:t>
            </w:r>
          </w:p>
          <w:p w14:paraId="111958FA" w14:textId="77777777" w:rsidR="008F4040" w:rsidRDefault="008F4040" w:rsidP="003F7C0F">
            <w:pPr>
              <w:rPr>
                <w:lang w:val="en-US"/>
              </w:rPr>
            </w:pPr>
          </w:p>
          <w:p w14:paraId="14773016" w14:textId="3CE8F651" w:rsidR="008F4040" w:rsidRDefault="00D46110" w:rsidP="003F7C0F">
            <w:pPr>
              <w:rPr>
                <w:lang w:val="en-US"/>
              </w:rPr>
            </w:pPr>
            <w:r>
              <w:rPr>
                <w:lang w:val="en-US"/>
              </w:rPr>
              <w:t xml:space="preserve">TS = </w:t>
            </w:r>
            <w:r w:rsidR="008F4040" w:rsidRPr="002C2D61">
              <w:rPr>
                <w:lang w:val="en-US"/>
              </w:rPr>
              <w:t>(“lighting” OR “appliances” OR “refrigerat*” OR “cooking” OR "electrical device*")</w:t>
            </w: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77777777" w:rsidR="008F4040" w:rsidRPr="002C2D61" w:rsidRDefault="008F4040" w:rsidP="003F7C0F">
            <w:pPr>
              <w:rPr>
                <w:b/>
                <w:lang w:val="en-US"/>
              </w:rPr>
            </w:pPr>
            <w:r w:rsidRPr="002C2D61">
              <w:rPr>
                <w:b/>
                <w:lang w:val="en-US"/>
              </w:rPr>
              <w:t>Energy consumption</w:t>
            </w:r>
          </w:p>
          <w:p w14:paraId="71FE9C26" w14:textId="77777777" w:rsidR="008F4040" w:rsidRDefault="008F4040" w:rsidP="003F7C0F">
            <w:pPr>
              <w:rPr>
                <w:lang w:val="en-US"/>
              </w:rPr>
            </w:pPr>
          </w:p>
          <w:p w14:paraId="4FB95517" w14:textId="37765234" w:rsidR="00D46110" w:rsidRDefault="00D46110" w:rsidP="003F7C0F">
            <w:pPr>
              <w:rPr>
                <w:lang w:val="en-US"/>
              </w:rPr>
            </w:pPr>
            <w:r>
              <w:rPr>
                <w:lang w:val="en-US"/>
              </w:rPr>
              <w:t xml:space="preserve">TS = </w:t>
            </w:r>
            <w:r w:rsidR="008F4040" w:rsidRPr="002C2D61">
              <w:rPr>
                <w:lang w:val="en-US"/>
              </w:rPr>
              <w:t>(“consumption” OR “behavior* change” OR “lifestyle” OR “sufficiency” OR “rebound”)</w:t>
            </w: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A5E94A"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F46A53D" w14:textId="77777777" w:rsidR="000F7CD5" w:rsidRDefault="00397AC0" w:rsidP="00397AC0">
      <w:pPr>
        <w:pStyle w:val="berschrift2"/>
        <w:numPr>
          <w:ilvl w:val="1"/>
          <w:numId w:val="4"/>
        </w:numPr>
        <w:rPr>
          <w:lang w:val="en-US"/>
        </w:rPr>
      </w:pPr>
      <w:r w:rsidRPr="00397AC0">
        <w:rPr>
          <w:lang w:val="en-US"/>
        </w:rPr>
        <w:t>Waste management</w:t>
      </w:r>
    </w:p>
    <w:tbl>
      <w:tblPr>
        <w:tblStyle w:val="Tabellenraster"/>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enabsatz"/>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regulat*" OR "governance" OR "codes" OR "standards" OR "tax*" OR "compliance" OR "zoning" OR (("public" OR "state" OR "government" OR "infrastructure") NEAR/3 ("investment*" OR "procurement" OR "financ*")) OR (“information campaign” OR “marketing” OR “participatory” OR “public awareness” OR “education” OR “cooperation” OR “labels” OR "certifi*")))</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7B1D0E30" w14:textId="77777777" w:rsidR="00397AC0" w:rsidRDefault="00397AC0" w:rsidP="00397AC0">
      <w:pPr>
        <w:pStyle w:val="berschrift2"/>
        <w:numPr>
          <w:ilvl w:val="1"/>
          <w:numId w:val="4"/>
        </w:numPr>
        <w:rPr>
          <w:lang w:val="en-US"/>
        </w:rPr>
      </w:pPr>
      <w:r w:rsidRPr="00397AC0">
        <w:rPr>
          <w:lang w:val="en-US"/>
        </w:rPr>
        <w:lastRenderedPageBreak/>
        <w:t>Urban form</w:t>
      </w:r>
      <w:r w:rsidR="00194766">
        <w:rPr>
          <w:lang w:val="en-US"/>
        </w:rPr>
        <w:t>, infrastructure,</w:t>
      </w:r>
      <w:r>
        <w:rPr>
          <w:lang w:val="en-US"/>
        </w:rPr>
        <w:t xml:space="preserve"> and city-wide mitigation polic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268"/>
        <w:gridCol w:w="3680"/>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FC2775">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268"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680"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FC2775">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lock-in" OR "path dependen*" OR "development path") AND ("infrastructur*")</w:t>
            </w:r>
          </w:p>
        </w:tc>
        <w:tc>
          <w:tcPr>
            <w:tcW w:w="2268"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680"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regulat*" OR "governance" OR "codes" OR "standards" OR "tax*" OR "compliance" (("public" OR "state" OR "government" OR "infrastructure") NEAR/3 ("investment*" OR "procurement" OR "financ*")) OR (“information campaign” OR “marketing” OR “participatory” OR “public awareness” OR “education” OR “cooperation” OR “labels” OR "certifi*"))</w:t>
            </w:r>
          </w:p>
        </w:tc>
      </w:tr>
      <w:tr w:rsidR="00301ED8" w:rsidRPr="00AF46A8" w14:paraId="2120CF7F" w14:textId="77777777" w:rsidTr="00FC2775">
        <w:trPr>
          <w:trHeight w:val="2402"/>
        </w:trPr>
        <w:tc>
          <w:tcPr>
            <w:tcW w:w="5387"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680"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decarbonisation") AND ("urban" OR "municipal" OR "city" OR "cities" OR "metropolitan") NOT ("adaptation" OR "resilience" OR "flood*" OR "rural")) OR TI = (("urban" OR "municipal" OR "city" OR "cities" OR "metropolitan") AND ("decarbonisation"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poli*" OR "plan" OR "governance")) OR "climate poli*" OR "climate governance" OR "climate protection" OR "energy poli*")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2F0C972C" w14:textId="77777777" w:rsidR="00397AC0" w:rsidRPr="00397AC0" w:rsidRDefault="00397AC0" w:rsidP="00B85F7F">
      <w:pPr>
        <w:pStyle w:val="berschrift2"/>
        <w:numPr>
          <w:ilvl w:val="1"/>
          <w:numId w:val="4"/>
        </w:numPr>
        <w:rPr>
          <w:lang w:val="en-US"/>
        </w:rPr>
      </w:pPr>
      <w:r>
        <w:rPr>
          <w:lang w:val="en-US"/>
        </w:rPr>
        <w:t xml:space="preserve"> </w:t>
      </w:r>
      <w:r w:rsidR="00B85F7F">
        <w:rPr>
          <w:lang w:val="en-US"/>
        </w:rPr>
        <w:t>General exclusions</w:t>
      </w:r>
    </w:p>
    <w:p w14:paraId="11104B54" w14:textId="77777777" w:rsidR="00763473" w:rsidRDefault="00763473">
      <w:pPr>
        <w:rPr>
          <w:lang w:val="en-US"/>
        </w:rPr>
      </w:pPr>
    </w:p>
    <w:p w14:paraId="39268EE9" w14:textId="77777777" w:rsidR="00B85F7F" w:rsidRPr="00184295" w:rsidRDefault="00B85F7F">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F0CA937" w14:textId="77777777" w:rsidR="009659D2" w:rsidRDefault="009659D2">
      <w:pPr>
        <w:rPr>
          <w:sz w:val="20"/>
          <w:lang w:val="en-US"/>
        </w:rPr>
      </w:pPr>
    </w:p>
    <w:p w14:paraId="1DDCFEF6" w14:textId="77777777" w:rsidR="003917F3" w:rsidRDefault="003917F3">
      <w:pPr>
        <w:rPr>
          <w:sz w:val="20"/>
          <w:lang w:val="en-US"/>
        </w:rPr>
      </w:pPr>
    </w:p>
    <w:p w14:paraId="04476464" w14:textId="2A03167B" w:rsidR="003917F3" w:rsidRDefault="003917F3" w:rsidP="003917F3">
      <w:pPr>
        <w:pStyle w:val="berschrift2"/>
        <w:numPr>
          <w:ilvl w:val="0"/>
          <w:numId w:val="4"/>
        </w:numPr>
        <w:rPr>
          <w:lang w:val="en-US"/>
        </w:rPr>
      </w:pPr>
      <w:r w:rsidRPr="003917F3">
        <w:rPr>
          <w:lang w:val="en-US"/>
        </w:rPr>
        <w:t>Topic modelling</w:t>
      </w:r>
    </w:p>
    <w:p w14:paraId="53822A6C" w14:textId="77777777" w:rsidR="003917F3" w:rsidRDefault="003917F3" w:rsidP="003917F3">
      <w:pPr>
        <w:rPr>
          <w:lang w:val="en-US"/>
        </w:rPr>
      </w:pPr>
    </w:p>
    <w:p w14:paraId="43A264D9" w14:textId="77777777" w:rsidR="003917F3" w:rsidRDefault="003917F3" w:rsidP="003917F3">
      <w:pPr>
        <w:rPr>
          <w:lang w:val="en-US"/>
        </w:rPr>
      </w:pPr>
    </w:p>
    <w:p w14:paraId="73D837F4" w14:textId="77777777" w:rsidR="003917F3" w:rsidRDefault="003917F3" w:rsidP="003917F3">
      <w:pPr>
        <w:rPr>
          <w:lang w:val="en-US"/>
        </w:rPr>
      </w:pPr>
      <w:r>
        <w:rPr>
          <w:lang w:val="en-US"/>
        </w:rPr>
        <w:lastRenderedPageBreak/>
        <w:t xml:space="preserve">Our data originates in a Web-of Science </w:t>
      </w:r>
      <w:r w:rsidRPr="0094493F">
        <w:rPr>
          <w:lang w:val="en-US"/>
        </w:rPr>
        <w:t>litera</w:t>
      </w:r>
      <w:r>
        <w:rPr>
          <w:lang w:val="en-US"/>
        </w:rPr>
        <w:t>ture query (all document types) up to April 2017</w:t>
      </w:r>
      <w:r w:rsidRPr="0094493F">
        <w:rPr>
          <w:lang w:val="en-US"/>
        </w:rPr>
        <w:t xml:space="preserve">. </w:t>
      </w:r>
      <w:r>
        <w:rPr>
          <w:lang w:val="en-US"/>
        </w:rPr>
        <w:t xml:space="preserve">Web of Science is a </w:t>
      </w:r>
      <w:r w:rsidRPr="0094493F">
        <w:rPr>
          <w:lang w:val="en-US"/>
        </w:rPr>
        <w:t xml:space="preserve">subscription-based scientific citation indexing service that provides a comprehensive citation </w:t>
      </w:r>
      <w:commentRangeStart w:id="12"/>
      <w:r w:rsidRPr="0094493F">
        <w:rPr>
          <w:lang w:val="en-US"/>
        </w:rPr>
        <w:t>search</w:t>
      </w:r>
      <w:commentRangeEnd w:id="12"/>
      <w:r>
        <w:rPr>
          <w:rStyle w:val="Kommentarzeichen"/>
        </w:rPr>
        <w:commentReference w:id="12"/>
      </w:r>
      <w:r w:rsidRPr="0094493F">
        <w:rPr>
          <w:lang w:val="en-US"/>
        </w:rPr>
        <w:t xml:space="preserve">. </w:t>
      </w:r>
    </w:p>
    <w:p w14:paraId="3A5DEDBE" w14:textId="681F0499" w:rsidR="00BC0F1E" w:rsidRDefault="003917F3" w:rsidP="003917F3">
      <w:pPr>
        <w:rPr>
          <w:ins w:id="13" w:author="Max Callaghan" w:date="2017-06-16T15:36:00Z"/>
          <w:lang w:val="en-US"/>
        </w:rPr>
      </w:pPr>
      <w:r w:rsidRPr="0094493F">
        <w:rPr>
          <w:lang w:val="en-US"/>
        </w:rPr>
        <w:t>Given the large amount of informat</w:t>
      </w:r>
      <w:r>
        <w:rPr>
          <w:lang w:val="en-US"/>
        </w:rPr>
        <w:t>ion that has accumulated on urban mitigation options</w:t>
      </w:r>
      <w:r w:rsidRPr="0094493F">
        <w:rPr>
          <w:lang w:val="en-US"/>
        </w:rPr>
        <w:t xml:space="preserve">, we apply </w:t>
      </w:r>
      <w:del w:id="14" w:author="Max Callaghan" w:date="2017-06-16T15:35:00Z">
        <w:r w:rsidRPr="0094493F" w:rsidDel="00BC0F1E">
          <w:rPr>
            <w:lang w:val="en-US"/>
          </w:rPr>
          <w:delText>probabilistic topic modelling called Latent Dirichlet Allocation (LDA)</w:delText>
        </w:r>
      </w:del>
      <w:ins w:id="15" w:author="Max Callaghan" w:date="2017-06-16T15:35:00Z">
        <w:r w:rsidR="00BC0F1E">
          <w:rPr>
            <w:lang w:val="en-US"/>
          </w:rPr>
          <w:t>Non-Negative Matrix Factorisation</w:t>
        </w:r>
      </w:ins>
      <w:r w:rsidRPr="0094493F">
        <w:rPr>
          <w:lang w:val="en-US"/>
        </w:rPr>
        <w:t xml:space="preserve"> to </w:t>
      </w:r>
      <w:r>
        <w:rPr>
          <w:lang w:val="en-US"/>
        </w:rPr>
        <w:t>identify</w:t>
      </w:r>
      <w:ins w:id="16" w:author="Max Callaghan" w:date="2017-06-16T15:36:00Z">
        <w:r w:rsidR="00BC0F1E">
          <w:rPr>
            <w:lang w:val="en-US"/>
          </w:rPr>
          <w:t xml:space="preserve"> latent topics which represent</w:t>
        </w:r>
      </w:ins>
      <w:r w:rsidRPr="0094493F">
        <w:rPr>
          <w:lang w:val="en-US"/>
        </w:rPr>
        <w:t xml:space="preserve"> the various themes th</w:t>
      </w:r>
      <w:r>
        <w:rPr>
          <w:lang w:val="en-US"/>
        </w:rPr>
        <w:t>at characterize the urban mitigation</w:t>
      </w:r>
      <w:r w:rsidRPr="0094493F">
        <w:rPr>
          <w:lang w:val="en-US"/>
        </w:rPr>
        <w:t xml:space="preserve"> literature</w:t>
      </w:r>
      <w:r>
        <w:rPr>
          <w:lang w:val="en-US"/>
        </w:rPr>
        <w:t xml:space="preserve"> emerging from our search query </w:t>
      </w:r>
      <w:r>
        <w:rPr>
          <w:lang w:val="en-US"/>
        </w:rPr>
        <w:fldChar w:fldCharType="begin" w:fldLock="1"/>
      </w:r>
      <w:r>
        <w:rPr>
          <w:lang w:val="en-US"/>
        </w:rPr>
        <w:instrText>ADDIN CSL_CITATION { "citationID" : "amm3m835lv",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s" : [ "http://www.mendeley.com/documents/?uuid=72231853-8d9e-4a5d-bd90-b2346e24357c" ] } ], "mendeley" : { "formattedCitation" : "[6]", "plainTextFormattedCitation" : "[6]", "previouslyFormattedCitation" : "[6]" }, "properties" : { "formattedCitation" : "[6]", "noteIndex" : 0, "plainCitation" : "[6]" }, "schema" : "https://github.com/citation-style-language/schema/raw/master/csl-citation.json" }</w:instrText>
      </w:r>
      <w:r>
        <w:rPr>
          <w:lang w:val="en-US"/>
        </w:rPr>
        <w:fldChar w:fldCharType="separate"/>
      </w:r>
      <w:r w:rsidRPr="00AB2E3C">
        <w:rPr>
          <w:rFonts w:ascii="Calibri" w:hAnsi="Calibri" w:cs="Calibri"/>
          <w:noProof/>
          <w:lang w:val="en-US"/>
        </w:rPr>
        <w:t>[6]</w:t>
      </w:r>
      <w:r>
        <w:rPr>
          <w:lang w:val="en-US"/>
        </w:rPr>
        <w:fldChar w:fldCharType="end"/>
      </w:r>
      <w:r w:rsidRPr="0094493F">
        <w:rPr>
          <w:lang w:val="en-US"/>
        </w:rPr>
        <w:t xml:space="preserve">. </w:t>
      </w:r>
      <w:del w:id="17" w:author="Max Callaghan" w:date="2017-06-16T15:36:00Z">
        <w:r w:rsidRPr="0094493F" w:rsidDel="00BC0F1E">
          <w:rPr>
            <w:lang w:val="en-US"/>
          </w:rPr>
          <w:delText xml:space="preserve">LDA </w:delText>
        </w:r>
      </w:del>
      <w:ins w:id="18" w:author="Max Callaghan" w:date="2017-06-16T15:47:00Z">
        <w:r w:rsidR="00D8773B">
          <w:rPr>
            <w:lang w:val="en-US"/>
          </w:rPr>
          <w:t xml:space="preserve">As a first step, we </w:t>
        </w:r>
      </w:ins>
      <w:ins w:id="19" w:author="Max Callaghan" w:date="2017-06-16T15:37:00Z">
        <w:r w:rsidR="00BC0F1E">
          <w:rPr>
            <w:lang w:val="en-US"/>
          </w:rPr>
          <w:t xml:space="preserve">prepare the data, </w:t>
        </w:r>
      </w:ins>
      <w:ins w:id="20" w:author="Max Callaghan" w:date="2017-06-16T15:47:00Z">
        <w:r w:rsidR="00D8773B">
          <w:rPr>
            <w:lang w:val="en-US"/>
          </w:rPr>
          <w:t xml:space="preserve">removing common stopwords (the, and, etc.) and stemming each word (replacing both </w:t>
        </w:r>
      </w:ins>
      <w:ins w:id="21" w:author="Max Callaghan" w:date="2017-06-16T15:48:00Z">
        <w:r w:rsidR="00D8773B">
          <w:rPr>
            <w:lang w:val="en-US"/>
          </w:rPr>
          <w:t xml:space="preserve">“congested” and “congestion” with “congest”). Then we construct a matrix of </w:t>
        </w:r>
      </w:ins>
      <w:ins w:id="22" w:author="Max Callaghan" w:date="2017-06-16T15:49:00Z">
        <w:r w:rsidR="00D8773B">
          <w:rPr>
            <w:lang w:val="en-US"/>
          </w:rPr>
          <w:t xml:space="preserve">terms </w:t>
        </w:r>
      </w:ins>
      <w:ins w:id="23" w:author="Max Callaghan" w:date="2017-06-16T15:48:00Z">
        <w:r w:rsidR="00D8773B">
          <w:rPr>
            <w:lang w:val="en-US"/>
          </w:rPr>
          <w:t xml:space="preserve">x </w:t>
        </w:r>
      </w:ins>
      <w:ins w:id="24" w:author="Max Callaghan" w:date="2017-06-16T15:49:00Z">
        <w:r w:rsidR="00D8773B">
          <w:rPr>
            <w:lang w:val="en-US"/>
          </w:rPr>
          <w:t>documents. The cells of the matrix a</w:t>
        </w:r>
        <w:r w:rsidR="00DD0C6A">
          <w:rPr>
            <w:lang w:val="en-US"/>
          </w:rPr>
          <w:t>re filled with the term</w:t>
        </w:r>
      </w:ins>
      <w:ins w:id="25" w:author="Max Callaghan" w:date="2017-06-16T15:50:00Z">
        <w:r w:rsidR="00DD0C6A">
          <w:rPr>
            <w:lang w:val="en-US"/>
          </w:rPr>
          <w:t xml:space="preserve"> frequency inverse document frequency weighting (tf-idf).</w:t>
        </w:r>
      </w:ins>
      <w:ins w:id="26" w:author="Max Callaghan" w:date="2017-06-16T15:51:00Z">
        <w:r w:rsidR="00DD0C6A">
          <w:rPr>
            <w:lang w:val="en-US"/>
          </w:rPr>
          <w:t xml:space="preserve"> Tf-idf scores assign higher weights to terms in a document, if the term appears infrequently across all documents, and vice versa. This matrix V is </w:t>
        </w:r>
      </w:ins>
      <w:ins w:id="27" w:author="Max Callaghan" w:date="2017-06-16T15:52:00Z">
        <w:r w:rsidR="00DD0C6A">
          <w:rPr>
            <w:lang w:val="en-US"/>
          </w:rPr>
          <w:t>factorized</w:t>
        </w:r>
      </w:ins>
      <w:ins w:id="28" w:author="Max Callaghan" w:date="2017-06-16T15:51:00Z">
        <w:r w:rsidR="00DD0C6A">
          <w:rPr>
            <w:lang w:val="en-US"/>
          </w:rPr>
          <w:t xml:space="preserve"> </w:t>
        </w:r>
      </w:ins>
      <w:ins w:id="29" w:author="Max Callaghan" w:date="2017-06-16T15:52:00Z">
        <w:r w:rsidR="00DD0C6A">
          <w:rPr>
            <w:lang w:val="en-US"/>
          </w:rPr>
          <w:t>into two matrices WH, whose product approximates V. W describes a set of topics, where rows are topics, columns are words, and each cell is a word</w:t>
        </w:r>
      </w:ins>
      <w:ins w:id="30" w:author="Max Callaghan" w:date="2017-06-16T15:56:00Z">
        <w:r w:rsidR="00DD0C6A">
          <w:rPr>
            <w:lang w:val="en-US"/>
          </w:rPr>
          <w:t>-</w:t>
        </w:r>
      </w:ins>
      <w:ins w:id="31" w:author="Max Callaghan" w:date="2017-06-16T15:52:00Z">
        <w:r w:rsidR="00DD0C6A">
          <w:rPr>
            <w:lang w:val="en-US"/>
          </w:rPr>
          <w:t>topic score.</w:t>
        </w:r>
      </w:ins>
      <w:ins w:id="32" w:author="Max Callaghan" w:date="2017-06-16T15:55:00Z">
        <w:r w:rsidR="00DD0C6A">
          <w:rPr>
            <w:lang w:val="en-US"/>
          </w:rPr>
          <w:t xml:space="preserve"> H describes the documents, where each row is a document, each column is a topic, and each cell a document-topic score.</w:t>
        </w:r>
      </w:ins>
      <w:ins w:id="33" w:author="Max Callaghan" w:date="2017-06-16T15:48:00Z">
        <w:r w:rsidR="00D8773B">
          <w:rPr>
            <w:lang w:val="en-US"/>
          </w:rPr>
          <w:t xml:space="preserve"> </w:t>
        </w:r>
      </w:ins>
      <w:ins w:id="34" w:author="Max Callaghan" w:date="2017-06-16T15:56:00Z">
        <w:r w:rsidR="00DD0C6A">
          <w:rPr>
            <w:lang w:val="en-US"/>
          </w:rPr>
          <w:t xml:space="preserve"> Topics can be understood as lists of high-scoring words, and documents are combinations of those topics.</w:t>
        </w:r>
      </w:ins>
    </w:p>
    <w:p w14:paraId="5E0110C6" w14:textId="665EB57F" w:rsidR="009659D2" w:rsidRDefault="003917F3" w:rsidP="003917F3">
      <w:pPr>
        <w:rPr>
          <w:ins w:id="35" w:author="Max Callaghan" w:date="2017-06-16T15:57:00Z"/>
          <w:lang w:val="en-US"/>
        </w:rPr>
      </w:pPr>
      <w:del w:id="36" w:author="Max Callaghan" w:date="2017-06-16T15:56:00Z">
        <w:r w:rsidRPr="0094493F" w:rsidDel="00DD0C6A">
          <w:rPr>
            <w:lang w:val="en-US"/>
          </w:rPr>
          <w:delText xml:space="preserve">generates a list of topics with the words that constitute them at given probabilities, and labels each document with the probability that it belongs to each topic. </w:delText>
        </w:r>
      </w:del>
      <w:r w:rsidRPr="0094493F">
        <w:rPr>
          <w:lang w:val="en-US"/>
        </w:rPr>
        <w:t>As the number of topics needs to be specified exogenously, we sample different numbers of topics and analyze the resulting word dis</w:t>
      </w:r>
      <w:r>
        <w:rPr>
          <w:lang w:val="en-US"/>
        </w:rPr>
        <w:t xml:space="preserve">tributions manually. Overall, </w:t>
      </w:r>
      <w:del w:id="37" w:author="Max Callaghan" w:date="2017-06-16T15:58:00Z">
        <w:r w:rsidRPr="00D346EB" w:rsidDel="00DD0C6A">
          <w:rPr>
            <w:highlight w:val="yellow"/>
            <w:lang w:val="en-US"/>
          </w:rPr>
          <w:delText>X</w:delText>
        </w:r>
        <w:r w:rsidRPr="0094493F" w:rsidDel="00DD0C6A">
          <w:rPr>
            <w:lang w:val="en-US"/>
          </w:rPr>
          <w:delText xml:space="preserve"> </w:delText>
        </w:r>
      </w:del>
      <w:ins w:id="38" w:author="Max Callaghan" w:date="2017-06-16T15:58:00Z">
        <w:r w:rsidR="00DD0C6A">
          <w:rPr>
            <w:lang w:val="en-US"/>
          </w:rPr>
          <w:t>25</w:t>
        </w:r>
        <w:bookmarkStart w:id="39" w:name="_GoBack"/>
        <w:bookmarkEnd w:id="39"/>
        <w:r w:rsidR="00DD0C6A" w:rsidRPr="0094493F">
          <w:rPr>
            <w:lang w:val="en-US"/>
          </w:rPr>
          <w:t xml:space="preserve"> </w:t>
        </w:r>
      </w:ins>
      <w:r w:rsidRPr="0094493F">
        <w:rPr>
          <w:lang w:val="en-US"/>
        </w:rPr>
        <w:t xml:space="preserve">topics proved to be a meaningful and manageable number, covering a broad spectrum of themes, while minimizing uninterpretable results. </w:t>
      </w:r>
      <w:del w:id="40" w:author="Max Callaghan" w:date="2017-06-16T15:57:00Z">
        <w:r w:rsidRPr="0094493F" w:rsidDel="00DD0C6A">
          <w:rPr>
            <w:lang w:val="en-US"/>
          </w:rPr>
          <w:delText>We describe the methodology in more detail in the Supplementary Information.</w:delText>
        </w:r>
        <w:r w:rsidRPr="004D78A1" w:rsidDel="00DD0C6A">
          <w:rPr>
            <w:sz w:val="20"/>
          </w:rPr>
          <w:delText xml:space="preserve"> </w:delText>
        </w:r>
      </w:del>
    </w:p>
    <w:p w14:paraId="3FB0439F" w14:textId="77777777" w:rsidR="00DD0C6A" w:rsidRPr="004D78A1" w:rsidRDefault="00DD0C6A" w:rsidP="003917F3">
      <w:pPr>
        <w:rPr>
          <w:sz w:val="20"/>
        </w:rPr>
      </w:pPr>
    </w:p>
    <w:sectPr w:rsidR="00DD0C6A" w:rsidRPr="004D78A1" w:rsidSect="003917F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William Lamb" w:date="2017-06-13T16:20:00Z" w:initials="WL">
    <w:p w14:paraId="18771E20" w14:textId="14BE27EB" w:rsidR="00A60819" w:rsidRDefault="00A60819">
      <w:pPr>
        <w:pStyle w:val="Kommentartext"/>
      </w:pPr>
      <w:r>
        <w:rPr>
          <w:rStyle w:val="Kommentarzeichen"/>
        </w:rPr>
        <w:annotationRef/>
      </w:r>
      <w:r>
        <w:t>Max to edit.</w:t>
      </w:r>
    </w:p>
  </w:comment>
  <w:comment w:id="12" w:author="Radhika Khosla" w:date="2017-06-02T00:56:00Z" w:initials="RK">
    <w:p w14:paraId="759C32D5" w14:textId="77777777" w:rsidR="003917F3" w:rsidRPr="00157884" w:rsidRDefault="003917F3" w:rsidP="003917F3">
      <w:pPr>
        <w:pStyle w:val="Kommentartext"/>
        <w:rPr>
          <w:lang w:val="en-US"/>
        </w:rPr>
      </w:pPr>
      <w:r>
        <w:rPr>
          <w:rStyle w:val="Kommentarzeichen"/>
        </w:rPr>
        <w:annotationRef/>
      </w:r>
      <w:r w:rsidRPr="00157884">
        <w:rPr>
          <w:lang w:val="en-US"/>
        </w:rPr>
        <w:t xml:space="preserve">Cit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771E20" w15:done="0"/>
  <w15:commentEx w15:paraId="759C32D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Radhika Khosla">
    <w15:presenceInfo w15:providerId="None" w15:userId="Radhika Khosl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3C3D"/>
    <w:rsid w:val="000255A9"/>
    <w:rsid w:val="000A7D71"/>
    <w:rsid w:val="000B0CC4"/>
    <w:rsid w:val="000F7CD5"/>
    <w:rsid w:val="0014384D"/>
    <w:rsid w:val="001761AC"/>
    <w:rsid w:val="00184295"/>
    <w:rsid w:val="00194766"/>
    <w:rsid w:val="00206C3E"/>
    <w:rsid w:val="00232E6D"/>
    <w:rsid w:val="002C2D61"/>
    <w:rsid w:val="002D518D"/>
    <w:rsid w:val="002F4B79"/>
    <w:rsid w:val="00301ED8"/>
    <w:rsid w:val="003917F3"/>
    <w:rsid w:val="00397AC0"/>
    <w:rsid w:val="00485770"/>
    <w:rsid w:val="004B36F7"/>
    <w:rsid w:val="004D2E19"/>
    <w:rsid w:val="004D78A1"/>
    <w:rsid w:val="005525BB"/>
    <w:rsid w:val="005A218D"/>
    <w:rsid w:val="00742D88"/>
    <w:rsid w:val="00763473"/>
    <w:rsid w:val="007745BA"/>
    <w:rsid w:val="008D0CAB"/>
    <w:rsid w:val="008F4040"/>
    <w:rsid w:val="009132D4"/>
    <w:rsid w:val="0093599E"/>
    <w:rsid w:val="00960E20"/>
    <w:rsid w:val="009659D2"/>
    <w:rsid w:val="009665DB"/>
    <w:rsid w:val="009A28CE"/>
    <w:rsid w:val="009C323B"/>
    <w:rsid w:val="009D03E3"/>
    <w:rsid w:val="00A60819"/>
    <w:rsid w:val="00B85F7F"/>
    <w:rsid w:val="00BB4E8B"/>
    <w:rsid w:val="00BC0F1E"/>
    <w:rsid w:val="00BD009A"/>
    <w:rsid w:val="00C52A0C"/>
    <w:rsid w:val="00CD618F"/>
    <w:rsid w:val="00D25961"/>
    <w:rsid w:val="00D46110"/>
    <w:rsid w:val="00D8773B"/>
    <w:rsid w:val="00DA3854"/>
    <w:rsid w:val="00DB10FD"/>
    <w:rsid w:val="00DB4091"/>
    <w:rsid w:val="00DD0C6A"/>
    <w:rsid w:val="00DE12A3"/>
    <w:rsid w:val="00E47D4C"/>
    <w:rsid w:val="00EE73FF"/>
    <w:rsid w:val="00F33C3D"/>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2">
    <w:name w:val="heading 2"/>
    <w:basedOn w:val="Standard"/>
    <w:next w:val="Standard"/>
    <w:link w:val="berschrift2Zchn"/>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elZchn">
    <w:name w:val="Titel Zchn"/>
    <w:basedOn w:val="Absatz-Standardschriftart"/>
    <w:link w:val="Titel"/>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enabsatz">
    <w:name w:val="List Paragraph"/>
    <w:basedOn w:val="Standard"/>
    <w:uiPriority w:val="34"/>
    <w:qFormat/>
    <w:rsid w:val="000F7CD5"/>
    <w:pPr>
      <w:ind w:left="720"/>
      <w:contextualSpacing/>
    </w:pPr>
  </w:style>
  <w:style w:type="character" w:customStyle="1" w:styleId="berschrift2Zchn">
    <w:name w:val="Überschrift 2 Zchn"/>
    <w:basedOn w:val="Absatz-Standardschriftart"/>
    <w:link w:val="berschrift2"/>
    <w:uiPriority w:val="9"/>
    <w:rsid w:val="000F7CD5"/>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0F7CD5"/>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DE12A3"/>
    <w:rPr>
      <w:sz w:val="16"/>
      <w:szCs w:val="16"/>
    </w:rPr>
  </w:style>
  <w:style w:type="paragraph" w:styleId="Kommentartext">
    <w:name w:val="annotation text"/>
    <w:basedOn w:val="Standard"/>
    <w:link w:val="KommentartextZchn"/>
    <w:uiPriority w:val="99"/>
    <w:unhideWhenUsed/>
    <w:rsid w:val="00DE12A3"/>
    <w:pPr>
      <w:spacing w:line="240" w:lineRule="auto"/>
    </w:pPr>
    <w:rPr>
      <w:sz w:val="20"/>
      <w:szCs w:val="20"/>
      <w:lang w:val="de-DE" w:bidi="he-IL"/>
    </w:rPr>
  </w:style>
  <w:style w:type="character" w:customStyle="1" w:styleId="KommentartextZchn">
    <w:name w:val="Kommentartext Zchn"/>
    <w:basedOn w:val="Absatz-Standardschriftart"/>
    <w:link w:val="Kommentartext"/>
    <w:uiPriority w:val="99"/>
    <w:rsid w:val="00DE12A3"/>
    <w:rPr>
      <w:sz w:val="20"/>
      <w:szCs w:val="20"/>
      <w:lang w:val="de-DE" w:bidi="he-IL"/>
    </w:rPr>
  </w:style>
  <w:style w:type="paragraph" w:styleId="Sprechblasentext">
    <w:name w:val="Balloon Text"/>
    <w:basedOn w:val="Standard"/>
    <w:link w:val="SprechblasentextZchn"/>
    <w:uiPriority w:val="99"/>
    <w:semiHidden/>
    <w:unhideWhenUsed/>
    <w:rsid w:val="00DE12A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E12A3"/>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rsid w:val="00763473"/>
    <w:rPr>
      <w:b/>
      <w:bCs/>
      <w:lang w:val="en-GB" w:bidi="ar-SA"/>
    </w:rPr>
  </w:style>
  <w:style w:type="character" w:customStyle="1" w:styleId="KommentarthemaZchn">
    <w:name w:val="Kommentarthema Zchn"/>
    <w:basedOn w:val="KommentartextZchn"/>
    <w:link w:val="Kommentarthema"/>
    <w:uiPriority w:val="99"/>
    <w:semiHidden/>
    <w:rsid w:val="00763473"/>
    <w:rPr>
      <w:b/>
      <w:bCs/>
      <w:sz w:val="20"/>
      <w:szCs w:val="20"/>
      <w:lang w:val="de-DE" w:bidi="he-IL"/>
    </w:rPr>
  </w:style>
  <w:style w:type="character" w:styleId="Hyperlink">
    <w:name w:val="Hyperlink"/>
    <w:basedOn w:val="Absatz-Standardschriftart"/>
    <w:uiPriority w:val="99"/>
    <w:semiHidden/>
    <w:unhideWhenUsed/>
    <w:rsid w:val="009659D2"/>
    <w:rPr>
      <w:color w:val="0000FF"/>
      <w:u w:val="single"/>
    </w:rPr>
  </w:style>
  <w:style w:type="paragraph" w:styleId="Beschriftung">
    <w:name w:val="caption"/>
    <w:basedOn w:val="Standard"/>
    <w:next w:val="Standard"/>
    <w:uiPriority w:val="35"/>
    <w:unhideWhenUsed/>
    <w:qFormat/>
    <w:rsid w:val="00A6081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91080-A85F-445A-AFBF-10C81C4967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63</Words>
  <Characters>11760</Characters>
  <Application>Microsoft Office Word</Application>
  <DocSecurity>0</DocSecurity>
  <Lines>98</Lines>
  <Paragraphs>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Max Callaghan</cp:lastModifiedBy>
  <cp:revision>31</cp:revision>
  <cp:lastPrinted>2017-05-24T08:16:00Z</cp:lastPrinted>
  <dcterms:created xsi:type="dcterms:W3CDTF">2017-05-19T14:39:00Z</dcterms:created>
  <dcterms:modified xsi:type="dcterms:W3CDTF">2017-06-16T13:58:00Z</dcterms:modified>
</cp:coreProperties>
</file>